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0BD53E" w14:textId="1DF56095" w:rsidR="002250B1" w:rsidRDefault="00375808">
      <w:pPr>
        <w:rPr>
          <w:b/>
        </w:rPr>
      </w:pPr>
      <w:r w:rsidRPr="00375808">
        <w:rPr>
          <w:b/>
        </w:rPr>
        <w:t>A more technical definition of emergence in multivariate fun</w:t>
      </w:r>
      <w:r>
        <w:rPr>
          <w:b/>
        </w:rPr>
        <w:t>c</w:t>
      </w:r>
      <w:r w:rsidRPr="00375808">
        <w:rPr>
          <w:b/>
        </w:rPr>
        <w:t xml:space="preserve">tions: </w:t>
      </w:r>
    </w:p>
    <w:p w14:paraId="6986F145" w14:textId="77777777" w:rsidR="00375808" w:rsidRPr="00375808" w:rsidRDefault="00375808">
      <w:pPr>
        <w:rPr>
          <w:b/>
        </w:rPr>
      </w:pPr>
    </w:p>
    <w:p w14:paraId="196C1DC0" w14:textId="3D2C9833" w:rsidR="002250B1" w:rsidRDefault="002250B1">
      <w:bookmarkStart w:id="0" w:name="_GoBack"/>
      <w:bookmarkEnd w:id="0"/>
      <w:r>
        <w:t>In general, the question of whether a model with multiple species of competitor contain</w:t>
      </w:r>
      <w:r w:rsidR="00DB1A90">
        <w:t>s</w:t>
      </w:r>
      <w:r>
        <w:t xml:space="preserve"> HOIs </w:t>
      </w:r>
      <w:r w:rsidR="000828A4">
        <w:t>is equivalent to asking whether the model can be</w:t>
      </w:r>
      <w:r>
        <w:t xml:space="preserve"> decomposed into a set</w:t>
      </w:r>
      <w:r w:rsidR="00DB1A90">
        <w:t xml:space="preserve"> </w:t>
      </w:r>
      <w:r w:rsidR="000828A4">
        <w:t>functions</w:t>
      </w:r>
      <w:r w:rsidR="00DB1A90">
        <w:t xml:space="preserve"> one for each</w:t>
      </w:r>
      <w:r>
        <w:t xml:space="preserve"> competitor species. If so the </w:t>
      </w:r>
      <w:r w:rsidR="000828A4">
        <w:t xml:space="preserve">dynamics of the </w:t>
      </w:r>
      <w:proofErr w:type="spellStart"/>
      <w:r w:rsidR="00DB1A90">
        <w:t>multi</w:t>
      </w:r>
      <w:r w:rsidR="000828A4">
        <w:t>competitor</w:t>
      </w:r>
      <w:proofErr w:type="spellEnd"/>
      <w:r w:rsidR="00DB1A90">
        <w:t xml:space="preserve"> community </w:t>
      </w:r>
      <w:r w:rsidR="000828A4">
        <w:t>are</w:t>
      </w:r>
      <w:r w:rsidR="00DB1A90">
        <w:t xml:space="preserve"> effectively the “sum” of its parts. </w:t>
      </w:r>
    </w:p>
    <w:p w14:paraId="69C4092C" w14:textId="20A0C3CA" w:rsidR="002250B1" w:rsidRDefault="002250B1"/>
    <w:p w14:paraId="7CE9A518" w14:textId="0002B724" w:rsidR="00DB1A90" w:rsidRDefault="00DB1A90">
      <w:r>
        <w:t xml:space="preserve">To make this definition more precise, </w:t>
      </w:r>
      <w:r w:rsidR="002250B1">
        <w:t xml:space="preserve">we </w:t>
      </w:r>
      <w:r w:rsidR="000828A4">
        <w:t xml:space="preserve">can </w:t>
      </w:r>
      <w:r w:rsidR="002250B1">
        <w:t xml:space="preserve">borrow some </w:t>
      </w:r>
      <w:r w:rsidR="000828A4">
        <w:t xml:space="preserve">of the </w:t>
      </w:r>
      <w:r w:rsidR="002250B1">
        <w:t xml:space="preserve">concepts developed by electrical engineers to reason about </w:t>
      </w:r>
      <w:r w:rsidR="000828A4">
        <w:t>emergent behaviors</w:t>
      </w:r>
      <w:r w:rsidR="002250B1">
        <w:t xml:space="preserve"> in the design of </w:t>
      </w:r>
      <w:r w:rsidR="000828A4">
        <w:t xml:space="preserve">complex </w:t>
      </w:r>
      <w:r w:rsidR="002250B1">
        <w:t xml:space="preserve">electronic systems (vague I know but I don’t really know what to call this).  </w:t>
      </w:r>
      <w:r w:rsidR="000828A4">
        <w:t xml:space="preserve">For engineers, </w:t>
      </w:r>
      <w:r w:rsidR="002250B1">
        <w:t xml:space="preserve">t is critical to </w:t>
      </w:r>
      <w:r>
        <w:t>ensure that the behavior of a large composite function can</w:t>
      </w:r>
      <w:r w:rsidR="000828A4">
        <w:t xml:space="preserve"> be</w:t>
      </w:r>
      <w:r>
        <w:t xml:space="preserve"> </w:t>
      </w:r>
      <w:r>
        <w:t xml:space="preserve">predicted based on the behavior of </w:t>
      </w:r>
      <w:r>
        <w:t xml:space="preserve">the simpler functions that make it up.  Otherwise there is some kind of emergence in the system that can lead to unexpected (and for engineers this means dangerous) behavior </w:t>
      </w:r>
      <w:r>
        <w:fldChar w:fldCharType="begin"/>
      </w:r>
      <w:r>
        <w:instrText xml:space="preserve"> ADDIN ZOTERO_ITEM CSL_CITATION {"citationID":"c7IO1qx3","properties":{"formattedCitation":"(Hinton 1997)","plainCitation":"(Hinton 1997)","noteIndex":0},"citationItems":[{"id":7914,"uris":["http://zotero.org/users/688880/items/5L4CFTP3"],"uri":["http://zotero.org/users/688880/items/5L4CFTP3"],"itemData":{"id":7914,"type":"paper-conference","title":"Under-specification, composition and emergent properties","container-title":"Proceedings of the 1997 workshop on New security paradigms  - NSPW '97","publisher":"ACM Press","publisher-place":"Langdale, Cumbria, United Kingdom","page":"83-93","source":"Crossref","event":"the 1997 workshop","event-place":"Langdale, Cumbria, United Kingdom","abstract":"Emergent behaviours are those that result from the interaction of the component behaviours within a composite system. We show that emergent behaviours, and their emergent properties, play a role in the composability and satisfiability of the properties of a composite system. Using an emergent properties analysis we can identify which aspects of component behaviour lead to the (undesirable) emergent behaviour for a given composite system. These “undesirable” behaviours are often the result of the under-specification of the behaviour of the system, or assumptions made about the environment in which the system exists. By identifying these under-specifications and assumptions we are able to “strengthen” the specification and implementation of individual systems so that desired properties will be composable.","URL":"http://portal.acm.org/citation.cfm?doid=283699.283743","DOI":"10.1145/283699.283743","ISBN":"978-0-89791-986-9","language":"en","author":[{"family":"Hinton","given":"H. M."}],"issued":{"date-parts":[["1997"]]},"accessed":{"date-parts":[["2019",10,13]]}}}],"schema":"https://github.com/citation-style-language/schema/raw/master/csl-citation.json"} </w:instrText>
      </w:r>
      <w:r>
        <w:fldChar w:fldCharType="separate"/>
      </w:r>
      <w:r>
        <w:rPr>
          <w:noProof/>
        </w:rPr>
        <w:t>(Hinton 1997)</w:t>
      </w:r>
      <w:r>
        <w:fldChar w:fldCharType="end"/>
      </w:r>
      <w:r>
        <w:t xml:space="preserve">.  </w:t>
      </w:r>
    </w:p>
    <w:p w14:paraId="12F700E6" w14:textId="77777777" w:rsidR="00DB1A90" w:rsidRDefault="00DB1A90"/>
    <w:p w14:paraId="5283D7F3" w14:textId="1DA2C3A0" w:rsidR="002250B1" w:rsidRDefault="00DB1A90">
      <w:r>
        <w:t xml:space="preserve">The analogy with </w:t>
      </w:r>
      <w:r w:rsidR="000828A4">
        <w:t>ecological systems i</w:t>
      </w:r>
      <w:r>
        <w:t xml:space="preserve">s straightforward.  If a researcher understands how performance depends on the density of each separate </w:t>
      </w:r>
      <w:r w:rsidR="000828A4">
        <w:t>species</w:t>
      </w:r>
      <w:r>
        <w:t xml:space="preserve">, </w:t>
      </w:r>
      <w:r w:rsidR="000828A4">
        <w:t xml:space="preserve">can the multispecies community be but together from these separate behaviors or not? </w:t>
      </w:r>
    </w:p>
    <w:p w14:paraId="2F8A9989" w14:textId="53A43803" w:rsidR="00DB1A90" w:rsidRDefault="00DB1A90"/>
    <w:p w14:paraId="5E05B051" w14:textId="3485BAFD" w:rsidR="00375808" w:rsidRPr="00375808" w:rsidRDefault="00375808">
      <w:pPr>
        <w:rPr>
          <w:b/>
        </w:rPr>
      </w:pPr>
      <w:r w:rsidRPr="00375808">
        <w:rPr>
          <w:b/>
        </w:rPr>
        <w:t xml:space="preserve">Here we propose the following rules for decomposing any multispecies model of community interactions without HOIs: </w:t>
      </w:r>
    </w:p>
    <w:p w14:paraId="2337A3F0" w14:textId="77777777" w:rsidR="00375808" w:rsidRPr="005E48F7" w:rsidRDefault="00375808" w:rsidP="00375808">
      <w:pPr>
        <w:rPr>
          <w:b/>
        </w:rPr>
      </w:pPr>
    </w:p>
    <w:p w14:paraId="2898EF01" w14:textId="354657F9" w:rsidR="00375808" w:rsidRPr="005E48F7" w:rsidRDefault="00375808" w:rsidP="00375808">
      <w:pPr>
        <w:pStyle w:val="ListParagraph"/>
        <w:numPr>
          <w:ilvl w:val="0"/>
          <w:numId w:val="1"/>
        </w:numPr>
        <w:rPr>
          <w:b/>
        </w:rPr>
      </w:pPr>
      <w:r w:rsidRPr="005E48F7">
        <w:rPr>
          <w:b/>
        </w:rPr>
        <w:t xml:space="preserve">The </w:t>
      </w:r>
      <w:r>
        <w:rPr>
          <w:b/>
        </w:rPr>
        <w:t>multispecies</w:t>
      </w:r>
      <w:r w:rsidRPr="005E48F7">
        <w:rPr>
          <w:b/>
        </w:rPr>
        <w:t xml:space="preserve"> function can be decomposed into separate </w:t>
      </w:r>
      <w:r>
        <w:rPr>
          <w:b/>
        </w:rPr>
        <w:t xml:space="preserve">univariate </w:t>
      </w:r>
      <w:r w:rsidRPr="005E48F7">
        <w:rPr>
          <w:b/>
        </w:rPr>
        <w:t xml:space="preserve">functions. (no multivariate functions!) </w:t>
      </w:r>
    </w:p>
    <w:p w14:paraId="0E15B16A" w14:textId="77777777" w:rsidR="00375808" w:rsidRPr="005E48F7" w:rsidRDefault="00375808" w:rsidP="00375808">
      <w:pPr>
        <w:pStyle w:val="ListParagraph"/>
        <w:numPr>
          <w:ilvl w:val="0"/>
          <w:numId w:val="1"/>
        </w:numPr>
        <w:rPr>
          <w:b/>
        </w:rPr>
      </w:pPr>
      <w:r w:rsidRPr="005E48F7">
        <w:rPr>
          <w:b/>
        </w:rPr>
        <w:t>Terms for the density of each competitor are only found in one function.  (no repeats!)</w:t>
      </w:r>
    </w:p>
    <w:p w14:paraId="7143DDE3" w14:textId="32B77D5C" w:rsidR="00375808" w:rsidRPr="005E48F7" w:rsidRDefault="00375808" w:rsidP="00375808">
      <w:pPr>
        <w:pStyle w:val="ListParagraph"/>
        <w:numPr>
          <w:ilvl w:val="0"/>
          <w:numId w:val="1"/>
        </w:numPr>
        <w:rPr>
          <w:b/>
        </w:rPr>
      </w:pPr>
      <w:r w:rsidRPr="005E48F7">
        <w:rPr>
          <w:b/>
        </w:rPr>
        <w:t>The functions are linked by addition (</w:t>
      </w:r>
      <w:r>
        <w:rPr>
          <w:b/>
        </w:rPr>
        <w:t>additivity!</w:t>
      </w:r>
      <w:r w:rsidRPr="005E48F7">
        <w:rPr>
          <w:b/>
        </w:rPr>
        <w:t xml:space="preserve">).  </w:t>
      </w:r>
    </w:p>
    <w:p w14:paraId="271CBCE4" w14:textId="77777777" w:rsidR="00375808" w:rsidRDefault="00375808"/>
    <w:p w14:paraId="37189FDD" w14:textId="47ED38A5" w:rsidR="00DB1A90" w:rsidRDefault="00375808">
      <w:r>
        <w:t xml:space="preserve">Consider the following generic multispecies competition model: </w:t>
      </w:r>
    </w:p>
    <w:p w14:paraId="230F5E03" w14:textId="1F964BD2" w:rsidR="00DB1A90" w:rsidRDefault="00DB1A90"/>
    <w:p w14:paraId="63E769A4" w14:textId="68D9A555" w:rsidR="00DB1A90" w:rsidRPr="00F56363" w:rsidRDefault="00F56363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+1</m:t>
                      </m:r>
                    </m:e>
                  </m:d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sub>
              </m:sSub>
            </m:den>
          </m:f>
          <m:r>
            <w:rPr>
              <w:rFonts w:ascii="Cambria Math" w:hAnsi="Cambria Math"/>
            </w:rPr>
            <m:t>= 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d>
        </m:oMath>
      </m:oMathPara>
    </w:p>
    <w:p w14:paraId="50BC7CFD" w14:textId="6A13E062" w:rsidR="00F56363" w:rsidRDefault="00F56363"/>
    <w:p w14:paraId="1793EDB7" w14:textId="6CAAC0A2" w:rsidR="00F56363" w:rsidRDefault="00375808">
      <w:r>
        <w:t>t</w:t>
      </w:r>
      <w:r w:rsidR="00F56363">
        <w:t xml:space="preserve">he per capita growth rate of the focal speci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56363">
        <w:t xml:space="preserve"> is on the RHS, and </w:t>
      </w:r>
      <w:r w:rsidR="00F56363" w:rsidRPr="00375808">
        <w:rPr>
          <w:i/>
        </w:rPr>
        <w:t>F</w:t>
      </w:r>
      <w:r w:rsidR="00F56363">
        <w:t xml:space="preserve"> is a function of the density of three competitor species,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</w:t>
      </w:r>
      <w:r w:rsidR="00F5636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>
        <w:t xml:space="preserve"> </w:t>
      </w:r>
      <w:r w:rsidR="00F56363">
        <w:t xml:space="preserve">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F56363">
        <w:t xml:space="preserve">.  </w:t>
      </w:r>
    </w:p>
    <w:p w14:paraId="464B4A2C" w14:textId="77777777" w:rsidR="005E48F7" w:rsidRDefault="005E48F7" w:rsidP="005E48F7"/>
    <w:p w14:paraId="5974F134" w14:textId="75B44FE3" w:rsidR="00F56363" w:rsidRDefault="005E48F7">
      <w:r>
        <w:t>As an example</w:t>
      </w:r>
      <w:r w:rsidR="00375808">
        <w:t>,</w:t>
      </w:r>
      <w:r>
        <w:t xml:space="preserve"> let us decompose the following model for competition  </w:t>
      </w:r>
    </w:p>
    <w:p w14:paraId="648D739C" w14:textId="77777777" w:rsidR="005E48F7" w:rsidRDefault="005E48F7"/>
    <w:p w14:paraId="3F072EAE" w14:textId="594EC8A8" w:rsidR="00375808" w:rsidRDefault="00375808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</m:num>
            <m:den>
              <m:r>
                <w:rPr>
                  <w:rFonts w:ascii="Cambria Math" w:hAnsi="Cambria Math"/>
                </w:rPr>
                <m:t>1+α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β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+γ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→g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u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/>
                </w:rPr>
                <m:t>+v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j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/>
                </w:rPr>
                <m:t>+w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k</m:t>
                      </m:r>
                    </m:sub>
                  </m:sSub>
                </m:e>
              </m:d>
            </m:e>
          </m:d>
          <m:r>
            <w:rPr>
              <w:rFonts w:eastAsiaTheme="minorEastAsia"/>
            </w:rPr>
            <w:br/>
          </m:r>
        </m:oMath>
      </m:oMathPara>
    </w:p>
    <w:p w14:paraId="509FFFB2" w14:textId="3D569E64" w:rsidR="005E48F7" w:rsidRDefault="005E48F7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λ</m:t>
            </m:r>
          </m:num>
          <m:den>
            <m:r>
              <w:rPr>
                <w:rFonts w:ascii="Cambria Math" w:eastAsiaTheme="minorEastAsia" w:hAnsi="Cambria Math"/>
              </w:rPr>
              <m:t>1+x</m:t>
            </m:r>
          </m:den>
        </m:f>
      </m:oMath>
      <w:r>
        <w:rPr>
          <w:rFonts w:eastAsiaTheme="minorEastAsia"/>
        </w:rPr>
        <w:t xml:space="preserve"> , </w:t>
      </w:r>
      <m:oMath>
        <m:r>
          <w:rPr>
            <w:rFonts w:ascii="Cambria Math" w:eastAsiaTheme="minorEastAsia" w:hAnsi="Cambria Math"/>
          </w:rPr>
          <m:t>u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αx</m:t>
        </m:r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v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βx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w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 γx</m:t>
        </m:r>
      </m:oMath>
    </w:p>
    <w:p w14:paraId="4B9527DB" w14:textId="3426E948" w:rsidR="005E48F7" w:rsidRDefault="005E48F7">
      <w:pPr>
        <w:rPr>
          <w:rFonts w:eastAsiaTheme="minorEastAsia"/>
        </w:rPr>
      </w:pPr>
    </w:p>
    <w:p w14:paraId="6BDC7ADE" w14:textId="77777777" w:rsidR="00375808" w:rsidRDefault="00375808">
      <w:pPr>
        <w:rPr>
          <w:rFonts w:eastAsiaTheme="minorEastAsia"/>
        </w:rPr>
      </w:pPr>
    </w:p>
    <w:p w14:paraId="53D03823" w14:textId="5DB4603A" w:rsidR="005E48F7" w:rsidRDefault="005E48F7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What about a more complex </w:t>
      </w:r>
      <w:r w:rsidR="00375808">
        <w:rPr>
          <w:rFonts w:eastAsiaTheme="minorEastAsia"/>
        </w:rPr>
        <w:t>function</w:t>
      </w:r>
      <w:r>
        <w:rPr>
          <w:rFonts w:eastAsiaTheme="minorEastAsia"/>
        </w:rPr>
        <w:t xml:space="preserve"> such as the following: </w:t>
      </w:r>
    </w:p>
    <w:p w14:paraId="0ECD8A83" w14:textId="7E478838" w:rsidR="005E48F7" w:rsidRDefault="005E48F7">
      <w:pPr>
        <w:rPr>
          <w:rFonts w:eastAsiaTheme="minorEastAsia"/>
        </w:rPr>
      </w:pPr>
    </w:p>
    <w:p w14:paraId="4BD64070" w14:textId="6311494F" w:rsidR="00375808" w:rsidRDefault="005E48F7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</m:num>
            <m:den>
              <m:r>
                <w:rPr>
                  <w:rFonts w:ascii="Cambria Math" w:hAnsi="Cambria Math"/>
                </w:rPr>
                <m:t>1+α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β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-γ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</w:rPr>
                <m:t>k</m:t>
              </m:r>
            </m:sub>
          </m:sSub>
          <m:r>
            <w:rPr>
              <w:rFonts w:ascii="Cambria Math" w:eastAsiaTheme="minorEastAsia" w:hAnsi="Cambria Math"/>
            </w:rPr>
            <m:t>→g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u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Cambria Math" w:eastAsiaTheme="minorEastAsia" w:hAnsi="Cambria Math"/>
                </w:rPr>
                <m:t>+v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j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/>
            </w:rPr>
            <m:t>+</m:t>
          </m:r>
          <m:r>
            <w:rPr>
              <w:rFonts w:ascii="Cambria Math" w:eastAsiaTheme="minorEastAsia" w:hAnsi="Cambria Math"/>
            </w:rPr>
            <m:t>z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</w:rPr>
                <m:t>k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  <m:r>
            <w:rPr>
              <w:rFonts w:eastAsiaTheme="minorEastAsia"/>
            </w:rPr>
            <w:br/>
          </m:r>
        </m:oMath>
      </m:oMathPara>
      <w:r w:rsidR="00375808">
        <w:rPr>
          <w:rFonts w:eastAsiaTheme="minorEastAsia"/>
        </w:rPr>
        <w:t xml:space="preserve">, </w:t>
      </w:r>
    </w:p>
    <w:p w14:paraId="1941DB3C" w14:textId="09DBAF06" w:rsidR="005E48F7" w:rsidRDefault="000E6D3E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z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-γ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k</m:t>
            </m:r>
          </m:sub>
        </m:sSub>
      </m:oMath>
    </w:p>
    <w:p w14:paraId="77781E2D" w14:textId="562A9AA9" w:rsidR="000E6D3E" w:rsidRDefault="000E6D3E">
      <w:pPr>
        <w:rPr>
          <w:rFonts w:eastAsiaTheme="minorEastAsia"/>
        </w:rPr>
      </w:pPr>
    </w:p>
    <w:p w14:paraId="52D40983" w14:textId="29364BDE" w:rsidR="000E6D3E" w:rsidRDefault="000E6D3E">
      <w:pPr>
        <w:rPr>
          <w:rFonts w:eastAsiaTheme="minorEastAsia"/>
        </w:rPr>
      </w:pPr>
      <w:r>
        <w:rPr>
          <w:rFonts w:eastAsiaTheme="minorEastAsia"/>
        </w:rPr>
        <w:t xml:space="preserve">Or another even more complex form: </w:t>
      </w:r>
    </w:p>
    <w:p w14:paraId="635E4027" w14:textId="77777777" w:rsidR="00375808" w:rsidRDefault="000E6D3E" w:rsidP="000E6D3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γ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e>
              </m:d>
            </m:num>
            <m:den>
              <m:r>
                <w:rPr>
                  <w:rFonts w:ascii="Cambria Math" w:hAnsi="Cambria Math"/>
                </w:rPr>
                <m:t>1+α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β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→</m:t>
          </m:r>
          <m:r>
            <w:rPr>
              <w:rFonts w:ascii="Cambria Math" w:eastAsiaTheme="minorEastAsia" w:hAnsi="Cambria Math"/>
            </w:rPr>
            <m:t>e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g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u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eastAsiaTheme="minorEastAsia" w:hAnsi="Cambria Math"/>
                        </w:rPr>
                        <m:t>+v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</m:e>
                      </m:d>
                    </m:e>
                  </m:d>
                </m:e>
              </m:d>
              <m:r>
                <w:rPr>
                  <w:rFonts w:ascii="Cambria Math" w:eastAsiaTheme="minorEastAsia" w:hAnsi="Cambria Math"/>
                </w:rPr>
                <m:t>+l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m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sub>
                      </m:sSub>
                    </m:e>
                  </m:d>
                </m:e>
              </m:d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m:t xml:space="preserve"> </m:t>
          </m:r>
          <m:r>
            <w:rPr>
              <w:rFonts w:eastAsiaTheme="minorEastAsia"/>
            </w:rPr>
            <w:br/>
          </m:r>
        </m:oMath>
      </m:oMathPara>
      <w:r>
        <w:rPr>
          <w:rFonts w:eastAsiaTheme="minorEastAsia"/>
        </w:rPr>
        <w:t xml:space="preserve">, </w:t>
      </w:r>
    </w:p>
    <w:p w14:paraId="4D8B71EA" w14:textId="1EACB9BD" w:rsidR="000E6D3E" w:rsidRDefault="000E6D3E" w:rsidP="000E6D3E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exp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</m:d>
          </m:e>
        </m:func>
      </m:oMath>
      <w:r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</m:d>
          </m:e>
        </m:func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m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1-γx</m:t>
            </m:r>
          </m:e>
        </m:d>
      </m:oMath>
      <w:r w:rsidR="000828A4">
        <w:rPr>
          <w:rFonts w:eastAsiaTheme="minorEastAsia"/>
        </w:rPr>
        <w:t xml:space="preserve">, and g(x) is defined as above. </w:t>
      </w:r>
      <w:r>
        <w:rPr>
          <w:rFonts w:eastAsiaTheme="minorEastAsia"/>
        </w:rPr>
        <w:t xml:space="preserve">  </w:t>
      </w:r>
    </w:p>
    <w:p w14:paraId="10663723" w14:textId="3C5DFD60" w:rsidR="000E6D3E" w:rsidRDefault="000E6D3E" w:rsidP="000E6D3E">
      <w:pPr>
        <w:rPr>
          <w:rFonts w:eastAsiaTheme="minorEastAsia"/>
        </w:rPr>
      </w:pPr>
    </w:p>
    <w:p w14:paraId="1D572AB9" w14:textId="103D72B8" w:rsidR="000E6D3E" w:rsidRDefault="000E6D3E" w:rsidP="000E6D3E">
      <w:pPr>
        <w:rPr>
          <w:rFonts w:eastAsiaTheme="minorEastAsia"/>
        </w:rPr>
      </w:pPr>
      <w:r>
        <w:rPr>
          <w:rFonts w:eastAsiaTheme="minorEastAsia"/>
        </w:rPr>
        <w:t xml:space="preserve">Note that </w:t>
      </w:r>
      <w:r w:rsidR="00375808">
        <w:rPr>
          <w:rFonts w:eastAsiaTheme="minorEastAsia"/>
        </w:rPr>
        <w:t xml:space="preserve">in these decompositions </w:t>
      </w:r>
      <w:r w:rsidRPr="00375808">
        <w:rPr>
          <w:rFonts w:eastAsiaTheme="minorEastAsia"/>
          <w:b/>
        </w:rPr>
        <w:t>1) each function is univariate</w:t>
      </w:r>
      <w:r w:rsidR="00375808" w:rsidRPr="00375808">
        <w:rPr>
          <w:rFonts w:eastAsiaTheme="minorEastAsia"/>
          <w:b/>
        </w:rPr>
        <w:t>;</w:t>
      </w:r>
      <w:r w:rsidRPr="00375808">
        <w:rPr>
          <w:rFonts w:eastAsiaTheme="minorEastAsia"/>
          <w:b/>
        </w:rPr>
        <w:t xml:space="preserve"> 2) each competitor’s density appears in only one function, 3) functions are combined by addition only</w:t>
      </w:r>
      <w:r>
        <w:rPr>
          <w:rFonts w:eastAsiaTheme="minorEastAsia"/>
        </w:rPr>
        <w:t>.  Therefore</w:t>
      </w:r>
      <w:r w:rsidR="00375808">
        <w:rPr>
          <w:rFonts w:eastAsiaTheme="minorEastAsia"/>
        </w:rPr>
        <w:t>,</w:t>
      </w:r>
      <w:r>
        <w:rPr>
          <w:rFonts w:eastAsiaTheme="minorEastAsia"/>
        </w:rPr>
        <w:t xml:space="preserve"> </w:t>
      </w:r>
      <w:r w:rsidR="00375808">
        <w:rPr>
          <w:rFonts w:eastAsiaTheme="minorEastAsia"/>
        </w:rPr>
        <w:t>none of these above functions have</w:t>
      </w:r>
      <w:r>
        <w:rPr>
          <w:rFonts w:eastAsiaTheme="minorEastAsia"/>
        </w:rPr>
        <w:t xml:space="preserve"> HOIs.  </w:t>
      </w:r>
      <w:r w:rsidR="00375808">
        <w:rPr>
          <w:rFonts w:eastAsiaTheme="minorEastAsia"/>
        </w:rPr>
        <w:t>Despite their complexity and non-linearity, we can reason about each as the sum of their constituent functions.</w:t>
      </w:r>
      <w:r>
        <w:rPr>
          <w:rFonts w:eastAsiaTheme="minorEastAsia"/>
        </w:rPr>
        <w:t xml:space="preserve">  </w:t>
      </w:r>
    </w:p>
    <w:p w14:paraId="371BB587" w14:textId="77777777" w:rsidR="000E6D3E" w:rsidRDefault="000E6D3E" w:rsidP="000E6D3E">
      <w:pPr>
        <w:rPr>
          <w:rFonts w:eastAsiaTheme="minorEastAsia"/>
        </w:rPr>
      </w:pPr>
    </w:p>
    <w:p w14:paraId="6050166C" w14:textId="77777777" w:rsidR="000E6D3E" w:rsidRPr="00375808" w:rsidRDefault="000E6D3E" w:rsidP="000E6D3E">
      <w:pPr>
        <w:rPr>
          <w:rFonts w:eastAsiaTheme="minorEastAsia"/>
          <w:b/>
          <w:i/>
        </w:rPr>
      </w:pPr>
      <w:r w:rsidRPr="00375808">
        <w:rPr>
          <w:rFonts w:eastAsiaTheme="minorEastAsia"/>
          <w:b/>
          <w:i/>
        </w:rPr>
        <w:t xml:space="preserve">Now consider another function:  </w:t>
      </w:r>
    </w:p>
    <w:p w14:paraId="6D1CB50E" w14:textId="77777777" w:rsidR="000E6D3E" w:rsidRDefault="000E6D3E" w:rsidP="000E6D3E">
      <w:pPr>
        <w:rPr>
          <w:rFonts w:eastAsiaTheme="minorEastAsia"/>
        </w:rPr>
      </w:pPr>
    </w:p>
    <w:p w14:paraId="50251673" w14:textId="77777777" w:rsidR="00375808" w:rsidRDefault="000E6D3E" w:rsidP="000828A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</m:num>
            <m:den>
              <m:r>
                <w:rPr>
                  <w:rFonts w:ascii="Cambria Math" w:hAnsi="Cambria Math"/>
                </w:rPr>
                <m:t>1+α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β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r>
                <w:rPr>
                  <w:rFonts w:ascii="Cambria Math" w:hAnsi="Cambria Math"/>
                </w:rPr>
                <m:t>γ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→</m:t>
          </m:r>
          <m:r>
            <w:rPr>
              <w:rFonts w:ascii="Cambria Math" w:eastAsiaTheme="minorEastAsia" w:hAnsi="Cambria Math"/>
            </w:rPr>
            <m:t xml:space="preserve"> ??? </m:t>
          </m:r>
          <m:r>
            <w:rPr>
              <w:rFonts w:eastAsiaTheme="minorEastAsia"/>
            </w:rPr>
            <w:br/>
          </m:r>
        </m:oMath>
      </m:oMathPara>
      <w:r w:rsidR="000828A4">
        <w:rPr>
          <w:rFonts w:eastAsiaTheme="minorEastAsia"/>
        </w:rPr>
        <w:t xml:space="preserve"> </w:t>
      </w:r>
    </w:p>
    <w:p w14:paraId="2DE2A955" w14:textId="414E6B7A" w:rsidR="000828A4" w:rsidRDefault="000828A4" w:rsidP="000828A4">
      <w:pPr>
        <w:rPr>
          <w:rFonts w:eastAsiaTheme="minorEastAsia"/>
        </w:rPr>
      </w:pPr>
      <w:r>
        <w:rPr>
          <w:rFonts w:eastAsiaTheme="minorEastAsia"/>
        </w:rPr>
        <w:t>Because of the multiplicative term</w:t>
      </w:r>
      <w:r w:rsidRPr="00375808">
        <w:rPr>
          <w:rFonts w:eastAsiaTheme="minorEastAsia"/>
          <w:b/>
        </w:rPr>
        <w:t xml:space="preserve">:   </w:t>
      </w:r>
      <m:oMath>
        <m:r>
          <m:rPr>
            <m:sty m:val="bi"/>
          </m:rPr>
          <w:rPr>
            <w:rFonts w:ascii="Cambria Math" w:hAnsi="Cambria Math"/>
          </w:rPr>
          <m:t>γ</m:t>
        </m:r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n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sub>
        </m:sSub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n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j</m:t>
            </m:r>
          </m:sub>
        </m:sSub>
      </m:oMath>
      <w:r>
        <w:rPr>
          <w:rFonts w:eastAsiaTheme="minorEastAsia"/>
        </w:rPr>
        <w:t xml:space="preserve">  the function cannot be decomposed into separate univariate functions without the competitor densities appearing in more than one function. </w:t>
      </w:r>
      <w:r w:rsidR="00375808">
        <w:rPr>
          <w:rFonts w:eastAsiaTheme="minorEastAsia"/>
        </w:rPr>
        <w:t xml:space="preserve"> </w:t>
      </w:r>
    </w:p>
    <w:p w14:paraId="33A49CD4" w14:textId="77777777" w:rsidR="000828A4" w:rsidRDefault="000828A4" w:rsidP="000828A4">
      <w:pPr>
        <w:rPr>
          <w:rFonts w:eastAsiaTheme="minorEastAsia"/>
        </w:rPr>
      </w:pPr>
    </w:p>
    <w:p w14:paraId="4A833D80" w14:textId="77777777" w:rsidR="000E6D3E" w:rsidRDefault="000E6D3E" w:rsidP="000E6D3E">
      <w:pPr>
        <w:rPr>
          <w:rFonts w:eastAsiaTheme="minorEastAsia"/>
        </w:rPr>
      </w:pPr>
    </w:p>
    <w:p w14:paraId="132963AE" w14:textId="77777777" w:rsidR="000E6D3E" w:rsidRPr="005E48F7" w:rsidRDefault="000E6D3E">
      <w:pPr>
        <w:rPr>
          <w:rFonts w:eastAsiaTheme="minorEastAsia"/>
        </w:rPr>
      </w:pPr>
    </w:p>
    <w:sectPr w:rsidR="000E6D3E" w:rsidRPr="005E48F7" w:rsidSect="0027310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E174BB"/>
    <w:multiLevelType w:val="hybridMultilevel"/>
    <w:tmpl w:val="AA3A161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50B1"/>
    <w:rsid w:val="00036A2E"/>
    <w:rsid w:val="000819C3"/>
    <w:rsid w:val="000828A4"/>
    <w:rsid w:val="000E6D3E"/>
    <w:rsid w:val="001620E5"/>
    <w:rsid w:val="002250B1"/>
    <w:rsid w:val="00273108"/>
    <w:rsid w:val="00375808"/>
    <w:rsid w:val="003953E5"/>
    <w:rsid w:val="0041780B"/>
    <w:rsid w:val="005E48F7"/>
    <w:rsid w:val="00647AFD"/>
    <w:rsid w:val="009425FC"/>
    <w:rsid w:val="00957FC3"/>
    <w:rsid w:val="00A50732"/>
    <w:rsid w:val="00AF462D"/>
    <w:rsid w:val="00D40932"/>
    <w:rsid w:val="00DB1A90"/>
    <w:rsid w:val="00E57759"/>
    <w:rsid w:val="00F563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2C4E762"/>
  <w14:defaultImageDpi w14:val="32767"/>
  <w15:chartTrackingRefBased/>
  <w15:docId w15:val="{D4A35113-9C23-F54B-9500-027099F057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B1A90"/>
    <w:rPr>
      <w:color w:val="808080"/>
    </w:rPr>
  </w:style>
  <w:style w:type="paragraph" w:styleId="ListParagraph">
    <w:name w:val="List Paragraph"/>
    <w:basedOn w:val="Normal"/>
    <w:uiPriority w:val="34"/>
    <w:qFormat/>
    <w:rsid w:val="005E48F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2</Pages>
  <Words>758</Words>
  <Characters>432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y Kleinhesselink</dc:creator>
  <cp:keywords/>
  <dc:description/>
  <cp:lastModifiedBy>Andy Kleinhesselink</cp:lastModifiedBy>
  <cp:revision>1</cp:revision>
  <dcterms:created xsi:type="dcterms:W3CDTF">2019-10-14T15:05:00Z</dcterms:created>
  <dcterms:modified xsi:type="dcterms:W3CDTF">2019-10-14T1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5"&gt;&lt;session id="IaPIHAw1"/&gt;&lt;style id="http://www.zotero.org/styles/ecology" hasBibliography="1" bibliographyStyleHasBeenSet="0"/&gt;&lt;prefs&gt;&lt;pref name="fieldType" value="Field"/&gt;&lt;pref name="automaticJournalAbbreviat</vt:lpwstr>
  </property>
  <property fmtid="{D5CDD505-2E9C-101B-9397-08002B2CF9AE}" pid="3" name="ZOTERO_PREF_2">
    <vt:lpwstr>ions" value="true"/&gt;&lt;/prefs&gt;&lt;/data&gt;</vt:lpwstr>
  </property>
</Properties>
</file>